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E14951" w14:textId="11665569" w:rsidR="00963C8F" w:rsidRPr="00963C8F" w:rsidRDefault="00963C8F">
      <w:pPr>
        <w:rPr>
          <w:rFonts w:hint="eastAsia"/>
          <w:sz w:val="21"/>
          <w:szCs w:val="21"/>
        </w:rPr>
      </w:pPr>
      <w:r w:rsidRPr="00963C8F">
        <w:rPr>
          <w:rFonts w:hint="eastAsia"/>
          <w:b/>
          <w:bCs/>
          <w:sz w:val="21"/>
          <w:szCs w:val="21"/>
        </w:rPr>
        <w:t>A</w:t>
      </w:r>
      <w:r w:rsidRPr="00963C8F">
        <w:rPr>
          <w:b/>
          <w:bCs/>
          <w:sz w:val="21"/>
          <w:szCs w:val="21"/>
        </w:rPr>
        <w:t>ppendix S1.</w:t>
      </w:r>
      <w:r w:rsidRPr="00963C8F">
        <w:rPr>
          <w:sz w:val="21"/>
          <w:szCs w:val="21"/>
        </w:rPr>
        <w:t xml:space="preserve"> D</w:t>
      </w:r>
      <w:r w:rsidRPr="00963C8F">
        <w:rPr>
          <w:sz w:val="21"/>
          <w:szCs w:val="21"/>
        </w:rPr>
        <w:t>etails of the relevant studies</w:t>
      </w:r>
      <w:r w:rsidRPr="00963C8F">
        <w:rPr>
          <w:sz w:val="21"/>
          <w:szCs w:val="21"/>
        </w:rPr>
        <w:t xml:space="preserve"> </w:t>
      </w:r>
      <w:r w:rsidRPr="00963C8F">
        <w:rPr>
          <w:color w:val="000000" w:themeColor="text1"/>
          <w:sz w:val="21"/>
          <w:szCs w:val="21"/>
        </w:rPr>
        <w:fldChar w:fldCharType="begin" w:fldLock="1">
          <w:fldData xml:space="preserve">PEVuZE5vdGU+PENpdGU+PEF1dGhvcj5MYWxsZW5zYWNrPC9BdXRob3I+PFllYXI+MjAyMjwvWWVh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</w:fldData>
        </w:fldChar>
      </w:r>
      <w:r w:rsidRPr="00963C8F">
        <w:rPr>
          <w:color w:val="000000" w:themeColor="text1"/>
          <w:sz w:val="21"/>
          <w:szCs w:val="21"/>
        </w:rPr>
        <w:instrText xml:space="preserve"> ADDIN EN.CITE </w:instrText>
      </w:r>
      <w:r w:rsidRPr="00963C8F">
        <w:rPr>
          <w:color w:val="000000" w:themeColor="text1"/>
          <w:sz w:val="21"/>
          <w:szCs w:val="21"/>
        </w:rPr>
        <w:fldChar w:fldCharType="begin" w:fldLock="1">
          <w:fldData xml:space="preserve">PEVuZE5vdGU+PENpdGU+PEF1dGhvcj5MYWxsZW5zYWNrPC9BdXRob3I+PFllYXI+MjAyMjwvWWVh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</w:fldData>
        </w:fldChar>
      </w:r>
      <w:r w:rsidRPr="00963C8F">
        <w:rPr>
          <w:color w:val="000000" w:themeColor="text1"/>
          <w:sz w:val="21"/>
          <w:szCs w:val="21"/>
        </w:rPr>
        <w:instrText xml:space="preserve"> ADDIN EN.CITE.DATA </w:instrText>
      </w:r>
      <w:r w:rsidRPr="00963C8F">
        <w:rPr>
          <w:color w:val="000000" w:themeColor="text1"/>
          <w:sz w:val="21"/>
          <w:szCs w:val="21"/>
        </w:rPr>
      </w:r>
      <w:r w:rsidRPr="00963C8F">
        <w:rPr>
          <w:color w:val="000000" w:themeColor="text1"/>
          <w:sz w:val="21"/>
          <w:szCs w:val="21"/>
        </w:rPr>
        <w:fldChar w:fldCharType="end"/>
      </w:r>
      <w:r w:rsidRPr="00963C8F">
        <w:rPr>
          <w:color w:val="000000" w:themeColor="text1"/>
          <w:sz w:val="21"/>
          <w:szCs w:val="21"/>
        </w:rPr>
      </w:r>
      <w:r w:rsidRPr="00963C8F">
        <w:rPr>
          <w:color w:val="000000" w:themeColor="text1"/>
          <w:sz w:val="21"/>
          <w:szCs w:val="21"/>
        </w:rPr>
        <w:fldChar w:fldCharType="separate"/>
      </w:r>
      <w:r w:rsidRPr="00963C8F">
        <w:rPr>
          <w:noProof/>
          <w:color w:val="000000" w:themeColor="text1"/>
          <w:sz w:val="21"/>
          <w:szCs w:val="21"/>
        </w:rPr>
        <w:t>(Punyasena et al. 2012; Kong et al. 2016; Solano et al. 2018; Dionisio et al. 2020; Hou et al. 2020; Liu and Song 2020; Pires De Lima et al. 2020; Zhang et al. 2020; Foxon 2021; Lallensack et al. 2022; Niu and Xu 2022; Wang et al. 2022; Ho et al. 2023; Hou et al. 2023; Liu et al. 2023; Wang et al. 2023)</w:t>
      </w:r>
      <w:r w:rsidRPr="00963C8F">
        <w:rPr>
          <w:color w:val="000000" w:themeColor="text1"/>
          <w:sz w:val="21"/>
          <w:szCs w:val="21"/>
        </w:rPr>
        <w:fldChar w:fldCharType="end"/>
      </w:r>
      <w:r w:rsidRPr="00963C8F">
        <w:rPr>
          <w:sz w:val="21"/>
          <w:szCs w:val="21"/>
        </w:rPr>
        <w:t>.</w:t>
      </w:r>
    </w:p>
    <w:tbl>
      <w:tblPr>
        <w:tblStyle w:val="6"/>
        <w:tblW w:w="5000" w:type="pct"/>
        <w:tblLook w:val="0620" w:firstRow="1" w:lastRow="0" w:firstColumn="0" w:lastColumn="0" w:noHBand="1" w:noVBand="1"/>
      </w:tblPr>
      <w:tblGrid>
        <w:gridCol w:w="1539"/>
        <w:gridCol w:w="597"/>
        <w:gridCol w:w="4980"/>
        <w:gridCol w:w="1572"/>
        <w:gridCol w:w="946"/>
        <w:gridCol w:w="4324"/>
      </w:tblGrid>
      <w:tr w:rsidR="00F4347F" w:rsidRPr="00F4347F" w14:paraId="42172877" w14:textId="77777777" w:rsidTr="00963C8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1D5FD850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uthor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00FA301C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Year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19145ABF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ategory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3CEA0A2F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The </w:t>
            </w:r>
            <w:proofErr w:type="gramStart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mount</w:t>
            </w:r>
            <w:proofErr w:type="gramEnd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 of taxa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79958646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ccuracy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784D21D0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Note</w:t>
            </w:r>
          </w:p>
        </w:tc>
      </w:tr>
      <w:tr w:rsidR="00F4347F" w:rsidRPr="00F4347F" w14:paraId="00410E1A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0D783978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Lallensack</w:t>
            </w:r>
            <w:proofErr w:type="spellEnd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58417B12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2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631B5082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Fossil Tracks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29EC6571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 order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6CFC6E33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86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2B1C85AD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Dinosaur tracks</w:t>
            </w:r>
          </w:p>
        </w:tc>
      </w:tr>
      <w:tr w:rsidR="00F4347F" w:rsidRPr="00F4347F" w14:paraId="6E617F88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5AC69D29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Punyasena</w:t>
            </w:r>
            <w:proofErr w:type="spellEnd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10882410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12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51DC2678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Fossil Pollen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05BCAD54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 specie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325219ED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4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12B96B99" w14:textId="01B33A52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Microfossil, slide-level analysis</w:t>
            </w:r>
          </w:p>
        </w:tc>
      </w:tr>
      <w:tr w:rsidR="00F4347F" w:rsidRPr="00F4347F" w14:paraId="27ECD815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2D667207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Zhang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4E31467E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0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536A2258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ubular Fossils, Spherical Fossils, and Dross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29B46A41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 group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095D02C1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&gt;0.84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503F4FFF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his paper only shows the accuracy for each category</w:t>
            </w:r>
          </w:p>
        </w:tc>
      </w:tr>
      <w:tr w:rsidR="00F4347F" w:rsidRPr="00F4347F" w14:paraId="7612720C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442A6D6D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Kong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2AB4D999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16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770C84BE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Fossil Pollen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364D55C6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 specie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4FE0645F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86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6E776960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Using confocal fluorescence microscopy</w:t>
            </w:r>
          </w:p>
        </w:tc>
      </w:tr>
      <w:tr w:rsidR="00F4347F" w:rsidRPr="00F4347F" w14:paraId="0EEDEEB8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3CAE1F09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Solano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7EE96CAA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18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5BFAB223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Radiolarian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3B90D6A3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4 specie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3E86F099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89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59C8FF10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/</w:t>
            </w:r>
          </w:p>
        </w:tc>
      </w:tr>
      <w:tr w:rsidR="00F4347F" w:rsidRPr="00F4347F" w14:paraId="43C125BA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58EBBD84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Wang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66D26564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2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30889182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Brachiopod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0242FC73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5 specie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5EDB818C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7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2605B36D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Based on Transpose Convolutional Neural Network</w:t>
            </w:r>
          </w:p>
        </w:tc>
      </w:tr>
      <w:tr w:rsidR="00F4347F" w:rsidRPr="00F4347F" w14:paraId="513AE2F1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63D13532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Ho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6BF2BD31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3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5A50EE92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alcareous Algae, Mollusca, and Anthozoa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6DDD34EC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6 group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5A44326D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7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054F60A2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arbonate skeletal grains</w:t>
            </w:r>
          </w:p>
        </w:tc>
      </w:tr>
      <w:tr w:rsidR="00F4347F" w:rsidRPr="00F4347F" w14:paraId="03319054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1723AB4B" w14:textId="77777777" w:rsid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Pires De Lima </w:t>
            </w:r>
          </w:p>
          <w:p w14:paraId="5B212B50" w14:textId="53D1151C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22878E41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0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4569268F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Fusulinids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6DF918B5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8 genera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0835D304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89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13ECEC4A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/</w:t>
            </w:r>
          </w:p>
        </w:tc>
      </w:tr>
      <w:tr w:rsidR="00F4347F" w:rsidRPr="00F4347F" w14:paraId="417DB402" w14:textId="77777777" w:rsidTr="00963C8F">
        <w:trPr>
          <w:trHeight w:val="276"/>
        </w:trPr>
        <w:tc>
          <w:tcPr>
            <w:tcW w:w="551" w:type="pct"/>
            <w:shd w:val="clear" w:color="auto" w:fill="auto"/>
            <w:vAlign w:val="center"/>
          </w:tcPr>
          <w:p w14:paraId="1F7A97E5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Dionisio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3D21FA92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0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5B967D5E" w14:textId="3B363FC9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Radiolarian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3754602E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9 genera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3AFAA72B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2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3CEBEA06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Using scanning electron micrographs</w:t>
            </w:r>
          </w:p>
        </w:tc>
      </w:tr>
      <w:tr w:rsidR="00F4347F" w:rsidRPr="00F4347F" w14:paraId="032D5233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0E6F83AD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Wang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671B3A3E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3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1A9657C8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Microfossils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14B265C8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9 group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1AF76022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7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1F2FADDA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/</w:t>
            </w:r>
          </w:p>
        </w:tc>
      </w:tr>
      <w:tr w:rsidR="00F4347F" w:rsidRPr="00F4347F" w14:paraId="31634E94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7CB7255F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Hou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1921AC38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0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3BD8B0BE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Fish Scales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03013F0C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1 group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61DC508D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8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5C0B1CF8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D digital microfossil</w:t>
            </w:r>
          </w:p>
        </w:tc>
      </w:tr>
      <w:tr w:rsidR="00F4347F" w:rsidRPr="00F4347F" w14:paraId="30B572C4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49CA609A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Foxon</w:t>
            </w:r>
            <w:proofErr w:type="spellEnd"/>
          </w:p>
        </w:tc>
        <w:tc>
          <w:tcPr>
            <w:tcW w:w="213" w:type="pct"/>
            <w:shd w:val="clear" w:color="auto" w:fill="auto"/>
            <w:vAlign w:val="center"/>
          </w:tcPr>
          <w:p w14:paraId="73E8CFCE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1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45790633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mmonoid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4EEFAFD0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1 specie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5C389DDF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78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030D4FA7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Using measurement data</w:t>
            </w:r>
          </w:p>
        </w:tc>
      </w:tr>
      <w:tr w:rsidR="00F4347F" w:rsidRPr="00F4347F" w14:paraId="2BD3126F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3C008C6B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Hou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7C17ACB9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3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334A3CD4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Fusulinid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420C622A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6 genera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701EB43B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2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64F52681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Preprint</w:t>
            </w:r>
          </w:p>
        </w:tc>
      </w:tr>
      <w:tr w:rsidR="00F4347F" w:rsidRPr="00F4347F" w14:paraId="38DB622B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5B76F18E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Liu and Song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7D1DCE7E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0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7B87A5EA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Fossils and Abiotic Grains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1DF502D0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2 group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5B79A254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5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64555644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arbonate microfacies</w:t>
            </w:r>
          </w:p>
        </w:tc>
      </w:tr>
      <w:tr w:rsidR="00F4347F" w:rsidRPr="00F4347F" w14:paraId="6D0A5345" w14:textId="77777777" w:rsidTr="00963C8F">
        <w:trPr>
          <w:trHeight w:val="262"/>
        </w:trPr>
        <w:tc>
          <w:tcPr>
            <w:tcW w:w="551" w:type="pct"/>
            <w:shd w:val="clear" w:color="auto" w:fill="auto"/>
            <w:vAlign w:val="center"/>
          </w:tcPr>
          <w:p w14:paraId="5351E1F0" w14:textId="2B39E706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Liu et al.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0755979F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2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79A663A8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Invertebrates, Vertebrates, Plants, Microfossils, and Trace Fossil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7F4A2D5F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50 clade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5BBB93C4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90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4620A297" w14:textId="77777777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Using web crawlers</w:t>
            </w:r>
          </w:p>
        </w:tc>
      </w:tr>
      <w:tr w:rsidR="00F4347F" w:rsidRPr="00F4347F" w14:paraId="7B6EE543" w14:textId="77777777" w:rsidTr="00963C8F">
        <w:trPr>
          <w:trHeight w:val="276"/>
        </w:trPr>
        <w:tc>
          <w:tcPr>
            <w:tcW w:w="551" w:type="pct"/>
            <w:shd w:val="clear" w:color="auto" w:fill="auto"/>
            <w:vAlign w:val="center"/>
          </w:tcPr>
          <w:p w14:paraId="402964CB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lastRenderedPageBreak/>
              <w:t>Niu</w:t>
            </w:r>
            <w:proofErr w:type="spellEnd"/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 and Xu</w:t>
            </w:r>
          </w:p>
        </w:tc>
        <w:tc>
          <w:tcPr>
            <w:tcW w:w="213" w:type="pct"/>
            <w:shd w:val="clear" w:color="auto" w:fill="auto"/>
            <w:vAlign w:val="center"/>
          </w:tcPr>
          <w:p w14:paraId="0F0C9ACA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22</w:t>
            </w:r>
          </w:p>
        </w:tc>
        <w:tc>
          <w:tcPr>
            <w:tcW w:w="1784" w:type="pct"/>
            <w:shd w:val="clear" w:color="auto" w:fill="auto"/>
            <w:vAlign w:val="center"/>
          </w:tcPr>
          <w:p w14:paraId="719ADF18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raptolite</w:t>
            </w:r>
          </w:p>
        </w:tc>
        <w:tc>
          <w:tcPr>
            <w:tcW w:w="563" w:type="pct"/>
            <w:shd w:val="clear" w:color="auto" w:fill="auto"/>
            <w:vAlign w:val="center"/>
          </w:tcPr>
          <w:p w14:paraId="5D6D7FE5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13 species</w:t>
            </w:r>
          </w:p>
        </w:tc>
        <w:tc>
          <w:tcPr>
            <w:tcW w:w="339" w:type="pct"/>
            <w:shd w:val="clear" w:color="auto" w:fill="auto"/>
            <w:vAlign w:val="center"/>
          </w:tcPr>
          <w:p w14:paraId="4CD06ED9" w14:textId="77777777" w:rsidR="00F4347F" w:rsidRPr="00F4347F" w:rsidRDefault="00F4347F" w:rsidP="00F4347F">
            <w:pPr>
              <w:autoSpaceDE w:val="0"/>
              <w:autoSpaceDN w:val="0"/>
              <w:adjustRightInd w:val="0"/>
              <w:jc w:val="center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0.71</w:t>
            </w:r>
          </w:p>
        </w:tc>
        <w:tc>
          <w:tcPr>
            <w:tcW w:w="1549" w:type="pct"/>
            <w:shd w:val="clear" w:color="auto" w:fill="auto"/>
            <w:vAlign w:val="center"/>
          </w:tcPr>
          <w:p w14:paraId="733961EE" w14:textId="4BECA6B0" w:rsidR="00F4347F" w:rsidRPr="00F4347F" w:rsidRDefault="00F4347F" w:rsidP="00F4347F">
            <w:pPr>
              <w:autoSpaceDE w:val="0"/>
              <w:autoSpaceDN w:val="0"/>
              <w:adjustRightInd w:val="0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 w:rsidRPr="00F4347F"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Preprint</w:t>
            </w:r>
          </w:p>
        </w:tc>
      </w:tr>
    </w:tbl>
    <w:p w14:paraId="40A7EA50" w14:textId="77777777" w:rsidR="008459F9" w:rsidRDefault="008459F9" w:rsidP="00963C8F">
      <w:pPr>
        <w:rPr>
          <w:rFonts w:hint="eastAsia"/>
        </w:rPr>
      </w:pPr>
    </w:p>
    <w:sectPr w:rsidR="008459F9" w:rsidSect="00F4347F">
      <w:pgSz w:w="16838" w:h="11906" w:orient="landscape"/>
      <w:pgMar w:top="1800" w:right="1440" w:bottom="1800" w:left="1440" w:header="851" w:footer="992" w:gutter="0"/>
      <w:cols w:space="425"/>
      <w:docGrid w:type="lines"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B797B8" w14:textId="77777777" w:rsidR="00B23270" w:rsidRDefault="00B23270" w:rsidP="00F4347F">
      <w:r>
        <w:separator/>
      </w:r>
    </w:p>
  </w:endnote>
  <w:endnote w:type="continuationSeparator" w:id="0">
    <w:p w14:paraId="7DBEC170" w14:textId="77777777" w:rsidR="00B23270" w:rsidRDefault="00B23270" w:rsidP="00F434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5F17D5" w14:textId="77777777" w:rsidR="00B23270" w:rsidRDefault="00B23270" w:rsidP="00F4347F">
      <w:r>
        <w:separator/>
      </w:r>
    </w:p>
  </w:footnote>
  <w:footnote w:type="continuationSeparator" w:id="0">
    <w:p w14:paraId="3CA3566C" w14:textId="77777777" w:rsidR="00B23270" w:rsidRDefault="00B23270" w:rsidP="00F4347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420"/>
  <w:drawingGridHorizontalSpacing w:val="140"/>
  <w:drawingGridVerticalSpacing w:val="381"/>
  <w:displayHorizontalDrawingGridEvery w:val="0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7477"/>
    <w:rsid w:val="002D7534"/>
    <w:rsid w:val="008459F9"/>
    <w:rsid w:val="00963C8F"/>
    <w:rsid w:val="00B23270"/>
    <w:rsid w:val="00D47477"/>
    <w:rsid w:val="00D81275"/>
    <w:rsid w:val="00F4347F"/>
    <w:rsid w:val="00FB36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760A552"/>
  <w15:chartTrackingRefBased/>
  <w15:docId w15:val="{77735427-C099-406F-8030-A5037FA824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宋体"/>
        <w:kern w:val="2"/>
        <w:sz w:val="28"/>
        <w:szCs w:val="28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图"/>
    <w:link w:val="a4"/>
    <w:qFormat/>
    <w:rsid w:val="00FB3666"/>
    <w:pPr>
      <w:jc w:val="center"/>
    </w:pPr>
    <w:rPr>
      <w:rFonts w:eastAsia="黑体"/>
      <w:kern w:val="44"/>
      <w:sz w:val="21"/>
      <w:szCs w:val="44"/>
    </w:rPr>
  </w:style>
  <w:style w:type="character" w:customStyle="1" w:styleId="a4">
    <w:name w:val="图 字符"/>
    <w:basedOn w:val="a0"/>
    <w:link w:val="a3"/>
    <w:rsid w:val="00FB3666"/>
    <w:rPr>
      <w:rFonts w:eastAsia="黑体"/>
      <w:kern w:val="44"/>
      <w:sz w:val="21"/>
      <w:szCs w:val="44"/>
    </w:rPr>
  </w:style>
  <w:style w:type="paragraph" w:styleId="a5">
    <w:name w:val="header"/>
    <w:basedOn w:val="a"/>
    <w:link w:val="a6"/>
    <w:uiPriority w:val="99"/>
    <w:unhideWhenUsed/>
    <w:rsid w:val="00F4347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F4347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F4347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F4347F"/>
    <w:rPr>
      <w:sz w:val="18"/>
      <w:szCs w:val="18"/>
    </w:rPr>
  </w:style>
  <w:style w:type="table" w:styleId="6">
    <w:name w:val="List Table 6 Colorful"/>
    <w:basedOn w:val="a1"/>
    <w:uiPriority w:val="51"/>
    <w:rsid w:val="00F4347F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250</Words>
  <Characters>1429</Characters>
  <Application>Microsoft Office Word</Application>
  <DocSecurity>0</DocSecurity>
  <Lines>11</Lines>
  <Paragraphs>3</Paragraphs>
  <ScaleCrop>false</ScaleCrop>
  <Company/>
  <LinksUpToDate>false</LinksUpToDate>
  <CharactersWithSpaces>1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 Sun</dc:creator>
  <cp:keywords/>
  <dc:description/>
  <cp:lastModifiedBy>. Sun</cp:lastModifiedBy>
  <cp:revision>3</cp:revision>
  <dcterms:created xsi:type="dcterms:W3CDTF">2023-05-07T11:40:00Z</dcterms:created>
  <dcterms:modified xsi:type="dcterms:W3CDTF">2023-07-08T05:05:00Z</dcterms:modified>
</cp:coreProperties>
</file>